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6DD2F10B"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w:t>
      </w:r>
      <w:r w:rsidR="002903F9">
        <w:rPr>
          <w:rFonts w:ascii="Times New Roman" w:hAnsi="Times New Roman" w:cs="Times New Roman"/>
          <w:sz w:val="24"/>
          <w:szCs w:val="24"/>
        </w:rPr>
        <w:t xml:space="preserve">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EB4BBE">
        <w:rPr>
          <w:rFonts w:ascii="Times New Roman" w:hAnsi="Times New Roman" w:cs="Times New Roman"/>
          <w:sz w:val="24"/>
          <w:szCs w:val="24"/>
        </w:rPr>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shrunk images 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frequencies were negligible compared to those of low </w:t>
      </w:r>
      <w:r w:rsidR="00B11235">
        <w:rPr>
          <w:rFonts w:ascii="Times New Roman" w:hAnsi="Times New Roman" w:cs="Times New Roman"/>
          <w:sz w:val="24"/>
          <w:szCs w:val="24"/>
        </w:rPr>
        <w:lastRenderedPageBreak/>
        <w:t>frequencies.</w:t>
      </w:r>
    </w:p>
    <w:p w14:paraId="2D87DF27" w14:textId="3C8FE322" w:rsidR="00986544" w:rsidRDefault="00986544" w:rsidP="007878EE">
      <w:pPr>
        <w:spacing w:line="360" w:lineRule="auto"/>
        <w:jc w:val="center"/>
        <w:rPr>
          <w:rFonts w:ascii="Times New Roman" w:hAnsi="Times New Roman" w:cs="Times New Roman"/>
          <w:sz w:val="24"/>
          <w:szCs w:val="24"/>
        </w:rPr>
      </w:pPr>
    </w:p>
    <w:p w14:paraId="3C4B0765" w14:textId="0F1AC5D7" w:rsidR="00BA752E" w:rsidRDefault="00BA752E" w:rsidP="007878EE">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11248D38" wp14:editId="157B76F9">
            <wp:extent cx="3968508" cy="236696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7">
                      <a:extLst>
                        <a:ext uri="{28A0092B-C50C-407E-A947-70E740481C1C}">
                          <a14:useLocalDpi xmlns:a14="http://schemas.microsoft.com/office/drawing/2010/main" val="0"/>
                        </a:ext>
                      </a:extLst>
                    </a:blip>
                    <a:stretch>
                      <a:fillRect/>
                    </a:stretch>
                  </pic:blipFill>
                  <pic:spPr>
                    <a:xfrm>
                      <a:off x="0" y="0"/>
                      <a:ext cx="3981438" cy="2374674"/>
                    </a:xfrm>
                    <a:prstGeom prst="rect">
                      <a:avLst/>
                    </a:prstGeom>
                  </pic:spPr>
                </pic:pic>
              </a:graphicData>
            </a:graphic>
          </wp:inline>
        </w:drawing>
      </w:r>
    </w:p>
    <w:p w14:paraId="61FAEB34" w14:textId="6D4A7016"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3852F610" w:rsidR="007D14E3" w:rsidRPr="007D14E3" w:rsidRDefault="002D528F" w:rsidP="007D14E3">
      <w:pPr>
        <w:spacing w:line="360" w:lineRule="auto"/>
        <w:rPr>
          <w:rFonts w:ascii="Times New Roman" w:hAnsi="Times New Roman" w:cs="Times New Roman" w:hint="eastAsia"/>
          <w:sz w:val="24"/>
          <w:szCs w:val="24"/>
        </w:rPr>
      </w:pPr>
      <w:r>
        <w:rPr>
          <w:rFonts w:ascii="Times New Roman" w:hAnsi="Times New Roman" w:cs="Times New Roman"/>
          <w:sz w:val="24"/>
          <w:szCs w:val="24"/>
        </w:rPr>
        <w:t xml:space="preserve">Both the shrunk image and its </w:t>
      </w:r>
      <w:proofErr w:type="spellStart"/>
      <w:r>
        <w:rPr>
          <w:rFonts w:ascii="Times New Roman" w:hAnsi="Times New Roman" w:cs="Times New Roman"/>
          <w:sz w:val="24"/>
          <w:szCs w:val="24"/>
        </w:rPr>
        <w:t>DST</w:t>
      </w:r>
      <w:r w:rsidR="002F29D9">
        <w:rPr>
          <w:rFonts w:ascii="Times New Roman" w:hAnsi="Times New Roman" w:cs="Times New Roman"/>
          <w:sz w:val="24"/>
          <w:szCs w:val="24"/>
        </w:rPr>
        <w:t>ed</w:t>
      </w:r>
      <w:proofErr w:type="spellEnd"/>
      <w:r>
        <w:rPr>
          <w:rFonts w:ascii="Times New Roman" w:hAnsi="Times New Roman" w:cs="Times New Roman"/>
          <w:sz w:val="24"/>
          <w:szCs w:val="24"/>
        </w:rPr>
        <w:t xml:space="preserve"> </w:t>
      </w:r>
      <w:r w:rsidR="002F29D9">
        <w:rPr>
          <w:rFonts w:ascii="Times New Roman" w:hAnsi="Times New Roman" w:cs="Times New Roman"/>
          <w:sz w:val="24"/>
          <w:szCs w:val="24"/>
        </w:rPr>
        <w:t>image</w:t>
      </w:r>
      <w:r>
        <w:rPr>
          <w:rFonts w:ascii="Times New Roman" w:hAnsi="Times New Roman" w:cs="Times New Roman"/>
          <w:sz w:val="24"/>
          <w:szCs w:val="24"/>
        </w:rPr>
        <w:t xml:space="preserve"> 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E93467">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5554A4">
        <w:rPr>
          <w:rFonts w:ascii="Times New Roman" w:hAnsi="Times New Roman" w:cs="Times New Roman"/>
          <w:sz w:val="24"/>
          <w:szCs w:val="24"/>
        </w:rPr>
        <w:t xml:space="preserve"> If th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w:t>
      </w:r>
      <w:proofErr w:type="spellStart"/>
      <w:r w:rsidR="0053533D">
        <w:rPr>
          <w:rFonts w:ascii="Times New Roman" w:hAnsi="Times New Roman" w:cs="Times New Roman"/>
          <w:sz w:val="24"/>
          <w:szCs w:val="24"/>
        </w:rPr>
        <w:t>Scikit</w:t>
      </w:r>
      <w:proofErr w:type="spellEnd"/>
      <w:r w:rsidR="0053533D">
        <w:rPr>
          <w:rFonts w:ascii="Times New Roman" w:hAnsi="Times New Roman" w:cs="Times New Roman"/>
          <w:sz w:val="24"/>
          <w:szCs w:val="24"/>
        </w:rPr>
        <w:t xml:space="preserve">-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the original or the </w:t>
      </w:r>
      <w:proofErr w:type="spellStart"/>
      <w:r w:rsidR="004D75B1">
        <w:rPr>
          <w:rFonts w:ascii="Times New Roman" w:hAnsi="Times New Roman" w:cs="Times New Roman"/>
          <w:sz w:val="24"/>
          <w:szCs w:val="24"/>
        </w:rPr>
        <w:t>DSTed</w:t>
      </w:r>
      <w:proofErr w:type="spellEnd"/>
      <w:r w:rsidR="004D75B1">
        <w:rPr>
          <w:rFonts w:ascii="Times New Roman" w:hAnsi="Times New Roman" w:cs="Times New Roman"/>
          <w:sz w:val="24"/>
          <w:szCs w:val="24"/>
        </w:rPr>
        <w:t xml:space="preserve"> images</w:t>
      </w:r>
      <w:r w:rsidR="00650D57">
        <w:rPr>
          <w:rFonts w:ascii="Times New Roman" w:hAnsi="Times New Roman" w:cs="Times New Roman"/>
          <w:sz w:val="24"/>
          <w:szCs w:val="24"/>
        </w:rPr>
        <w:t xml:space="preserve">; then a </w:t>
      </w:r>
      <w:r w:rsidR="00650D57" w:rsidRPr="0067756F">
        <w:rPr>
          <w:rFonts w:ascii="Times New Roman" w:hAnsi="Times New Roman" w:cs="Times New Roman"/>
          <w:i/>
          <w:sz w:val="24"/>
          <w:szCs w:val="24"/>
        </w:rPr>
        <w:t>metric</w:t>
      </w:r>
      <w:r w:rsidR="003024DD">
        <w:rPr>
          <w:rFonts w:ascii="Times New Roman" w:hAnsi="Times New Roman" w:cs="Times New Roman"/>
          <w:sz w:val="24"/>
          <w:szCs w:val="24"/>
        </w:rPr>
        <w:t xml:space="preserve"> (Euclidean distance, maximum distance, </w:t>
      </w:r>
      <w:proofErr w:type="spellStart"/>
      <w:r w:rsidR="003024DD">
        <w:rPr>
          <w:rFonts w:ascii="Times New Roman" w:hAnsi="Times New Roman" w:cs="Times New Roman"/>
          <w:sz w:val="24"/>
          <w:szCs w:val="24"/>
        </w:rPr>
        <w:t>etc</w:t>
      </w:r>
      <w:proofErr w:type="spellEnd"/>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w:t>
      </w:r>
      <w:r w:rsidR="009C2A96" w:rsidRPr="009C2A96">
        <w:rPr>
          <w:rFonts w:ascii="Times New Roman" w:hAnsi="Times New Roman" w:cs="Times New Roman"/>
          <w:sz w:val="24"/>
          <w:szCs w:val="24"/>
        </w:rPr>
        <w: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B77E22">
        <w:rPr>
          <w:rFonts w:ascii="Times New Roman" w:hAnsi="Times New Roman" w:cs="Times New Roman"/>
          <w:sz w:val="24"/>
          <w:szCs w:val="24"/>
        </w:rPr>
        <w:t xml:space="preserve"> that only the adjacent pixels were to be considered to merge.</w:t>
      </w:r>
      <w:bookmarkStart w:id="2" w:name="_GoBack"/>
      <w:bookmarkEnd w:id="2"/>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 xml:space="preserve">[3] R. Spolenak, W.L. Brown, N. Tamura, A.A. MacDowell, R.S. Celestre, H.A. Padmore, B. Valek, J.C. </w:t>
      </w:r>
      <w:r w:rsidRPr="0053533D">
        <w:lastRenderedPageBreak/>
        <w:t>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lastRenderedPageBreak/>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3A4B6658"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21021"/>
    <w:rsid w:val="00035DDB"/>
    <w:rsid w:val="00055029"/>
    <w:rsid w:val="00056009"/>
    <w:rsid w:val="00066FA8"/>
    <w:rsid w:val="000901B6"/>
    <w:rsid w:val="000B16DD"/>
    <w:rsid w:val="000C22EB"/>
    <w:rsid w:val="000D6F95"/>
    <w:rsid w:val="000E647D"/>
    <w:rsid w:val="000E6608"/>
    <w:rsid w:val="000E7363"/>
    <w:rsid w:val="000F08CF"/>
    <w:rsid w:val="00104F5D"/>
    <w:rsid w:val="001160D2"/>
    <w:rsid w:val="00136172"/>
    <w:rsid w:val="001476C7"/>
    <w:rsid w:val="00154450"/>
    <w:rsid w:val="001604EB"/>
    <w:rsid w:val="00170B5F"/>
    <w:rsid w:val="00181863"/>
    <w:rsid w:val="00182093"/>
    <w:rsid w:val="00187AC2"/>
    <w:rsid w:val="001929C3"/>
    <w:rsid w:val="001A2017"/>
    <w:rsid w:val="001B09C3"/>
    <w:rsid w:val="001C4655"/>
    <w:rsid w:val="001D479C"/>
    <w:rsid w:val="001D660A"/>
    <w:rsid w:val="001E7C66"/>
    <w:rsid w:val="001F36A6"/>
    <w:rsid w:val="00200637"/>
    <w:rsid w:val="00201E9A"/>
    <w:rsid w:val="00210555"/>
    <w:rsid w:val="00211C10"/>
    <w:rsid w:val="00231477"/>
    <w:rsid w:val="00233A8F"/>
    <w:rsid w:val="00237BAD"/>
    <w:rsid w:val="00260144"/>
    <w:rsid w:val="00274295"/>
    <w:rsid w:val="002903F9"/>
    <w:rsid w:val="0029204B"/>
    <w:rsid w:val="0029286D"/>
    <w:rsid w:val="00292A30"/>
    <w:rsid w:val="002969D1"/>
    <w:rsid w:val="002A41BE"/>
    <w:rsid w:val="002A503C"/>
    <w:rsid w:val="002A596E"/>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4B20"/>
    <w:rsid w:val="00401AA5"/>
    <w:rsid w:val="00406085"/>
    <w:rsid w:val="00426A7D"/>
    <w:rsid w:val="0043790B"/>
    <w:rsid w:val="00447A5F"/>
    <w:rsid w:val="00460D3C"/>
    <w:rsid w:val="00463360"/>
    <w:rsid w:val="00466AF4"/>
    <w:rsid w:val="00470173"/>
    <w:rsid w:val="00471D58"/>
    <w:rsid w:val="00482EB4"/>
    <w:rsid w:val="004C46BA"/>
    <w:rsid w:val="004D056D"/>
    <w:rsid w:val="004D75B1"/>
    <w:rsid w:val="00513CBE"/>
    <w:rsid w:val="00526428"/>
    <w:rsid w:val="0053533D"/>
    <w:rsid w:val="005459D5"/>
    <w:rsid w:val="00553DFD"/>
    <w:rsid w:val="005554A4"/>
    <w:rsid w:val="0056408B"/>
    <w:rsid w:val="005678B0"/>
    <w:rsid w:val="005757B9"/>
    <w:rsid w:val="00575C24"/>
    <w:rsid w:val="005854CB"/>
    <w:rsid w:val="005905DF"/>
    <w:rsid w:val="00591080"/>
    <w:rsid w:val="00591F9A"/>
    <w:rsid w:val="00595750"/>
    <w:rsid w:val="005A2154"/>
    <w:rsid w:val="005B2EC0"/>
    <w:rsid w:val="005B78B4"/>
    <w:rsid w:val="005D12DC"/>
    <w:rsid w:val="005F4473"/>
    <w:rsid w:val="00601CEF"/>
    <w:rsid w:val="00602A9A"/>
    <w:rsid w:val="006116CF"/>
    <w:rsid w:val="00621FF5"/>
    <w:rsid w:val="006269EA"/>
    <w:rsid w:val="00633EDF"/>
    <w:rsid w:val="00637553"/>
    <w:rsid w:val="006459BE"/>
    <w:rsid w:val="006506F6"/>
    <w:rsid w:val="00650D57"/>
    <w:rsid w:val="006576DE"/>
    <w:rsid w:val="0067756F"/>
    <w:rsid w:val="006F19A7"/>
    <w:rsid w:val="00701697"/>
    <w:rsid w:val="0073160A"/>
    <w:rsid w:val="00745A6C"/>
    <w:rsid w:val="00751F44"/>
    <w:rsid w:val="00753267"/>
    <w:rsid w:val="00757E28"/>
    <w:rsid w:val="0076229B"/>
    <w:rsid w:val="007878EE"/>
    <w:rsid w:val="007940B9"/>
    <w:rsid w:val="00795FBC"/>
    <w:rsid w:val="00797D8D"/>
    <w:rsid w:val="007A6813"/>
    <w:rsid w:val="007D14E3"/>
    <w:rsid w:val="007E7B7D"/>
    <w:rsid w:val="007F0B27"/>
    <w:rsid w:val="0081456B"/>
    <w:rsid w:val="00816465"/>
    <w:rsid w:val="0082758D"/>
    <w:rsid w:val="00830B28"/>
    <w:rsid w:val="0083315A"/>
    <w:rsid w:val="00860894"/>
    <w:rsid w:val="008610AD"/>
    <w:rsid w:val="00865B8B"/>
    <w:rsid w:val="00883E65"/>
    <w:rsid w:val="00895110"/>
    <w:rsid w:val="008A7F39"/>
    <w:rsid w:val="008B777E"/>
    <w:rsid w:val="008F0195"/>
    <w:rsid w:val="009011AD"/>
    <w:rsid w:val="0090133A"/>
    <w:rsid w:val="00902FC2"/>
    <w:rsid w:val="009120B1"/>
    <w:rsid w:val="0092525A"/>
    <w:rsid w:val="00945DEA"/>
    <w:rsid w:val="00970735"/>
    <w:rsid w:val="00982B09"/>
    <w:rsid w:val="00982D98"/>
    <w:rsid w:val="00986544"/>
    <w:rsid w:val="009C2A96"/>
    <w:rsid w:val="009C5CBD"/>
    <w:rsid w:val="009E309F"/>
    <w:rsid w:val="009E4FAB"/>
    <w:rsid w:val="009E5E72"/>
    <w:rsid w:val="009F2697"/>
    <w:rsid w:val="009F572A"/>
    <w:rsid w:val="00A126FD"/>
    <w:rsid w:val="00A238E3"/>
    <w:rsid w:val="00A30738"/>
    <w:rsid w:val="00A3217F"/>
    <w:rsid w:val="00A463DF"/>
    <w:rsid w:val="00A67E8F"/>
    <w:rsid w:val="00A72B49"/>
    <w:rsid w:val="00A81632"/>
    <w:rsid w:val="00AD3396"/>
    <w:rsid w:val="00AF597E"/>
    <w:rsid w:val="00B04143"/>
    <w:rsid w:val="00B04890"/>
    <w:rsid w:val="00B0497E"/>
    <w:rsid w:val="00B050F3"/>
    <w:rsid w:val="00B11235"/>
    <w:rsid w:val="00B2045A"/>
    <w:rsid w:val="00B31E00"/>
    <w:rsid w:val="00B36DDF"/>
    <w:rsid w:val="00B403BE"/>
    <w:rsid w:val="00B72668"/>
    <w:rsid w:val="00B77E22"/>
    <w:rsid w:val="00B87127"/>
    <w:rsid w:val="00B900C9"/>
    <w:rsid w:val="00BA752E"/>
    <w:rsid w:val="00BC2874"/>
    <w:rsid w:val="00BE5B38"/>
    <w:rsid w:val="00BF1F8B"/>
    <w:rsid w:val="00C0371C"/>
    <w:rsid w:val="00C1276C"/>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F2DA7"/>
    <w:rsid w:val="00D40B6F"/>
    <w:rsid w:val="00D52643"/>
    <w:rsid w:val="00D528C8"/>
    <w:rsid w:val="00D555BC"/>
    <w:rsid w:val="00D5574A"/>
    <w:rsid w:val="00D65900"/>
    <w:rsid w:val="00D76AD2"/>
    <w:rsid w:val="00D83E36"/>
    <w:rsid w:val="00D960AF"/>
    <w:rsid w:val="00DC0BBF"/>
    <w:rsid w:val="00DD7C2B"/>
    <w:rsid w:val="00E307EC"/>
    <w:rsid w:val="00E517B2"/>
    <w:rsid w:val="00E66CA2"/>
    <w:rsid w:val="00E7693B"/>
    <w:rsid w:val="00E8082A"/>
    <w:rsid w:val="00E93467"/>
    <w:rsid w:val="00EA1136"/>
    <w:rsid w:val="00EB23DE"/>
    <w:rsid w:val="00EB4BBE"/>
    <w:rsid w:val="00EC6E38"/>
    <w:rsid w:val="00ED0E3F"/>
    <w:rsid w:val="00EF5EB2"/>
    <w:rsid w:val="00F10CE8"/>
    <w:rsid w:val="00F14332"/>
    <w:rsid w:val="00F269AC"/>
    <w:rsid w:val="00F373D8"/>
    <w:rsid w:val="00F43D8C"/>
    <w:rsid w:val="00F46DD0"/>
    <w:rsid w:val="00F545CF"/>
    <w:rsid w:val="00F6618A"/>
    <w:rsid w:val="00F66F6E"/>
    <w:rsid w:val="00F732BC"/>
    <w:rsid w:val="00F84202"/>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9EA913-852F-4E83-937D-C4339C169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3</TotalTime>
  <Pages>7</Pages>
  <Words>5927</Words>
  <Characters>33787</Characters>
  <Application>Microsoft Office Word</Application>
  <DocSecurity>0</DocSecurity>
  <Lines>281</Lines>
  <Paragraphs>79</Paragraphs>
  <ScaleCrop>false</ScaleCrop>
  <Company/>
  <LinksUpToDate>false</LinksUpToDate>
  <CharactersWithSpaces>3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175</cp:revision>
  <dcterms:created xsi:type="dcterms:W3CDTF">2020-10-27T06:29:00Z</dcterms:created>
  <dcterms:modified xsi:type="dcterms:W3CDTF">2020-11-24T08:35:00Z</dcterms:modified>
</cp:coreProperties>
</file>